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B65D9DF" w14:textId="77777777" w:rsidR="005C6808" w:rsidRPr="003B41FA" w:rsidRDefault="005C6808" w:rsidP="003B41FA">
      <w:pPr>
        <w:pStyle w:val="Title"/>
      </w:pPr>
      <w:bookmarkStart w:id="0" w:name="_GoBack"/>
      <w:bookmarkEnd w:id="0"/>
      <w:r w:rsidRPr="003B41FA">
        <w:t>Title of Your Contribution</w:t>
      </w:r>
    </w:p>
    <w:p w14:paraId="4D641AC0" w14:textId="77777777" w:rsidR="005C6808" w:rsidRPr="0022550A" w:rsidRDefault="005C6808" w:rsidP="003B41FA">
      <w:pPr>
        <w:jc w:val="center"/>
        <w:rPr>
          <w:sz w:val="14"/>
          <w:szCs w:val="14"/>
        </w:rPr>
      </w:pPr>
      <w:r w:rsidRPr="0022550A">
        <w:rPr>
          <w:u w:val="single"/>
        </w:rPr>
        <w:t>Author A</w:t>
      </w:r>
      <w:r w:rsidR="00A11457" w:rsidRPr="0022550A">
        <w:rPr>
          <w:vertAlign w:val="superscript"/>
        </w:rPr>
        <w:t>a</w:t>
      </w:r>
      <w:r w:rsidRPr="0022550A">
        <w:t>, Author B</w:t>
      </w:r>
      <w:r w:rsidR="00A11457" w:rsidRPr="0022550A">
        <w:rPr>
          <w:vertAlign w:val="superscript"/>
        </w:rPr>
        <w:t>b</w:t>
      </w:r>
      <w:r w:rsidR="00A11457" w:rsidRPr="0022550A">
        <w:t>, …</w:t>
      </w:r>
    </w:p>
    <w:p w14:paraId="14631051" w14:textId="77777777" w:rsidR="005C6808" w:rsidRPr="0022550A" w:rsidRDefault="00A11457" w:rsidP="003B41FA">
      <w:pPr>
        <w:jc w:val="center"/>
      </w:pPr>
      <w:proofErr w:type="gramStart"/>
      <w:r w:rsidRPr="0022550A">
        <w:rPr>
          <w:vertAlign w:val="superscript"/>
        </w:rPr>
        <w:t>a</w:t>
      </w:r>
      <w:proofErr w:type="gramEnd"/>
      <w:r w:rsidRPr="0022550A">
        <w:t xml:space="preserve"> </w:t>
      </w:r>
      <w:r w:rsidR="005C6808" w:rsidRPr="0022550A">
        <w:t>Department, Institution/Company, Town, State/Country, Email-Address</w:t>
      </w:r>
    </w:p>
    <w:p w14:paraId="3775C1BA" w14:textId="77777777" w:rsidR="005C6808" w:rsidRPr="0022550A" w:rsidRDefault="00A11457" w:rsidP="003B41FA">
      <w:pPr>
        <w:jc w:val="center"/>
      </w:pPr>
      <w:proofErr w:type="gramStart"/>
      <w:r w:rsidRPr="0022550A">
        <w:rPr>
          <w:vertAlign w:val="superscript"/>
        </w:rPr>
        <w:t>b</w:t>
      </w:r>
      <w:proofErr w:type="gramEnd"/>
      <w:r w:rsidRPr="0022550A">
        <w:t xml:space="preserve"> De</w:t>
      </w:r>
      <w:r w:rsidR="005C6808" w:rsidRPr="0022550A">
        <w:t>partment, Institution/Company, Town, State/Country</w:t>
      </w:r>
    </w:p>
    <w:p w14:paraId="3B95CF4B" w14:textId="77777777" w:rsidR="00A11457" w:rsidRPr="0022550A" w:rsidRDefault="00A11457" w:rsidP="003B41FA"/>
    <w:p w14:paraId="24151E8B" w14:textId="77777777" w:rsidR="00652C64" w:rsidRDefault="003E50ED" w:rsidP="00823A80">
      <w:pPr>
        <w:jc w:val="both"/>
      </w:pPr>
      <w:r w:rsidRPr="003B41FA">
        <w:rPr>
          <w:b/>
        </w:rPr>
        <w:t>Your</w:t>
      </w:r>
      <w:r w:rsidR="004C6822" w:rsidRPr="003B41FA">
        <w:rPr>
          <w:b/>
        </w:rPr>
        <w:t xml:space="preserve"> abstract will be used in the review process to evaluate your contribution to the conference. </w:t>
      </w:r>
      <w:r w:rsidR="00200F5C" w:rsidRPr="003B41FA">
        <w:rPr>
          <w:b/>
        </w:rPr>
        <w:t xml:space="preserve">The abstract should consist of </w:t>
      </w:r>
      <w:r w:rsidR="0022550A" w:rsidRPr="003B41FA">
        <w:rPr>
          <w:b/>
        </w:rPr>
        <w:t xml:space="preserve">minimum of </w:t>
      </w:r>
      <w:r w:rsidR="00200F5C" w:rsidRPr="003B41FA">
        <w:rPr>
          <w:b/>
        </w:rPr>
        <w:t xml:space="preserve">two </w:t>
      </w:r>
      <w:r w:rsidR="008D3B36" w:rsidRPr="003B41FA">
        <w:rPr>
          <w:b/>
        </w:rPr>
        <w:t xml:space="preserve">(2) </w:t>
      </w:r>
      <w:r w:rsidR="00200F5C" w:rsidRPr="003B41FA">
        <w:rPr>
          <w:b/>
        </w:rPr>
        <w:t xml:space="preserve">pages of text and one </w:t>
      </w:r>
      <w:r w:rsidR="008D3B36" w:rsidRPr="003B41FA">
        <w:rPr>
          <w:b/>
        </w:rPr>
        <w:t xml:space="preserve">(1) </w:t>
      </w:r>
      <w:r w:rsidR="00200F5C" w:rsidRPr="003B41FA">
        <w:rPr>
          <w:b/>
        </w:rPr>
        <w:t>page of figures, tables, and references.</w:t>
      </w:r>
      <w:r w:rsidR="007F47CD" w:rsidRPr="003B41FA">
        <w:rPr>
          <w:b/>
        </w:rPr>
        <w:t xml:space="preserve"> </w:t>
      </w:r>
      <w:r w:rsidR="0022550A" w:rsidRPr="003B41FA">
        <w:rPr>
          <w:b/>
        </w:rPr>
        <w:t>You are welcome to use additional pages if you wish.</w:t>
      </w:r>
      <w:r w:rsidR="0022550A" w:rsidRPr="0022550A">
        <w:t xml:space="preserve"> </w:t>
      </w:r>
    </w:p>
    <w:p w14:paraId="0F97EC74" w14:textId="77777777" w:rsidR="0066317A" w:rsidRPr="0022550A" w:rsidRDefault="0066317A" w:rsidP="0066317A">
      <w:pPr>
        <w:pStyle w:val="Heading1"/>
      </w:pPr>
      <w:r w:rsidRPr="0022550A">
        <w:t>Summary</w:t>
      </w:r>
    </w:p>
    <w:p w14:paraId="56FB1EB4" w14:textId="59418D11" w:rsidR="005C6808" w:rsidRDefault="007F47CD" w:rsidP="00823A80">
      <w:pPr>
        <w:jc w:val="both"/>
      </w:pPr>
      <w:r w:rsidRPr="0022550A">
        <w:t>In</w:t>
      </w:r>
      <w:r w:rsidR="004C6822" w:rsidRPr="0022550A">
        <w:t xml:space="preserve"> the Summary section</w:t>
      </w:r>
      <w:r w:rsidR="0022550A">
        <w:t>,</w:t>
      </w:r>
      <w:r w:rsidRPr="0022550A">
        <w:t xml:space="preserve"> clearly state what is new in your work</w:t>
      </w:r>
      <w:r w:rsidR="005C6808" w:rsidRPr="0022550A">
        <w:t>. The degree of novelty will be one of the major</w:t>
      </w:r>
      <w:r w:rsidR="00A11457" w:rsidRPr="0022550A">
        <w:t xml:space="preserve"> </w:t>
      </w:r>
      <w:r w:rsidR="005C6808" w:rsidRPr="0022550A">
        <w:t xml:space="preserve">evaluation criteria in the review process. </w:t>
      </w:r>
      <w:r w:rsidR="004C6822" w:rsidRPr="0022550A">
        <w:t>The Summary</w:t>
      </w:r>
      <w:r w:rsidR="005C6808" w:rsidRPr="0022550A">
        <w:t xml:space="preserve"> section should </w:t>
      </w:r>
      <w:r w:rsidR="004C6822" w:rsidRPr="0022550A">
        <w:t xml:space="preserve">succinctly </w:t>
      </w:r>
      <w:r w:rsidR="005C6808" w:rsidRPr="0022550A">
        <w:t>describe your ma</w:t>
      </w:r>
      <w:r w:rsidR="00DC5641" w:rsidRPr="0022550A">
        <w:t xml:space="preserve">jor achievements </w:t>
      </w:r>
      <w:r w:rsidR="005C6808" w:rsidRPr="0022550A">
        <w:t xml:space="preserve">and </w:t>
      </w:r>
      <w:r w:rsidR="004C6822" w:rsidRPr="0022550A">
        <w:t xml:space="preserve">the overall </w:t>
      </w:r>
      <w:r w:rsidR="005C6808" w:rsidRPr="0022550A">
        <w:t>conclusions of</w:t>
      </w:r>
      <w:r w:rsidR="00A11457" w:rsidRPr="0022550A">
        <w:t xml:space="preserve"> </w:t>
      </w:r>
      <w:r w:rsidR="005C6808" w:rsidRPr="0022550A">
        <w:t xml:space="preserve">your </w:t>
      </w:r>
      <w:r w:rsidR="004C6822" w:rsidRPr="0022550A">
        <w:t>work</w:t>
      </w:r>
      <w:r w:rsidR="005C6808" w:rsidRPr="0022550A">
        <w:t>. You must not submit work</w:t>
      </w:r>
      <w:r w:rsidR="004C6822" w:rsidRPr="0022550A">
        <w:t xml:space="preserve"> that has already been published elsewhere, either</w:t>
      </w:r>
      <w:r w:rsidR="005C6808" w:rsidRPr="0022550A">
        <w:t xml:space="preserve"> at a conference</w:t>
      </w:r>
      <w:r w:rsidR="00A11457" w:rsidRPr="0022550A">
        <w:t xml:space="preserve"> </w:t>
      </w:r>
      <w:r w:rsidR="004C6822" w:rsidRPr="0022550A">
        <w:t>on in a journal</w:t>
      </w:r>
      <w:r w:rsidR="005C6808" w:rsidRPr="0022550A">
        <w:t xml:space="preserve">. </w:t>
      </w:r>
    </w:p>
    <w:p w14:paraId="7AD5B089" w14:textId="77777777" w:rsidR="008D3B36" w:rsidRPr="0022550A" w:rsidRDefault="008D3B36" w:rsidP="003B41FA"/>
    <w:p w14:paraId="72E26D1B" w14:textId="77777777" w:rsidR="003B41FA" w:rsidRDefault="0022550A" w:rsidP="003B41FA">
      <w:pPr>
        <w:rPr>
          <w:b/>
        </w:rPr>
      </w:pPr>
      <w:r w:rsidRPr="003B41FA">
        <w:rPr>
          <w:b/>
        </w:rPr>
        <w:t>List of Keywords: list 3 – 5 keywords of your work; separate them by semicolon.</w:t>
      </w:r>
    </w:p>
    <w:p w14:paraId="73809007" w14:textId="77777777" w:rsidR="003B41FA" w:rsidRDefault="003B41FA" w:rsidP="003B41FA">
      <w:pPr>
        <w:rPr>
          <w:b/>
        </w:rPr>
      </w:pPr>
    </w:p>
    <w:p w14:paraId="26225A0D" w14:textId="77777777" w:rsidR="008D3B36" w:rsidRPr="003B41FA" w:rsidRDefault="0022550A" w:rsidP="003B41FA">
      <w:pPr>
        <w:pStyle w:val="Heading1"/>
      </w:pPr>
      <w:r w:rsidRPr="003B41FA">
        <w:t xml:space="preserve">I. Introduction and </w:t>
      </w:r>
      <w:r w:rsidR="005C6808" w:rsidRPr="003B41FA">
        <w:t>Motivation</w:t>
      </w:r>
    </w:p>
    <w:p w14:paraId="0EE561CB" w14:textId="77777777" w:rsidR="005C6808" w:rsidRPr="008D3B36" w:rsidRDefault="0022550A" w:rsidP="00823A80">
      <w:pPr>
        <w:jc w:val="both"/>
        <w:rPr>
          <w:b/>
          <w:bCs/>
          <w:sz w:val="28"/>
          <w:szCs w:val="28"/>
        </w:rPr>
      </w:pPr>
      <w:r w:rsidRPr="003B41FA">
        <w:t>Use this section</w:t>
      </w:r>
      <w:r w:rsidR="00DC5641" w:rsidRPr="003B41FA">
        <w:t xml:space="preserve"> to describe the b</w:t>
      </w:r>
      <w:r w:rsidR="005C6808" w:rsidRPr="003B41FA">
        <w:t>ackground of your work</w:t>
      </w:r>
      <w:r w:rsidR="004C6822" w:rsidRPr="003B41FA">
        <w:t xml:space="preserve"> and its relationship to previous work in the field</w:t>
      </w:r>
      <w:r w:rsidR="005C6808" w:rsidRPr="003B41FA">
        <w:t xml:space="preserve">. </w:t>
      </w:r>
      <w:r w:rsidRPr="003B41FA">
        <w:t xml:space="preserve">Your description should help the reviewers to evaluate the significance of the problem. </w:t>
      </w:r>
      <w:r w:rsidR="005C6808" w:rsidRPr="003B41FA">
        <w:t xml:space="preserve">Cite references using </w:t>
      </w:r>
      <w:r w:rsidR="006F4BBB" w:rsidRPr="003B41FA">
        <w:t>EndNote</w:t>
      </w:r>
      <w:r w:rsidR="003B41FA" w:rsidRPr="003B41FA">
        <w:t xml:space="preserve"> </w:t>
      </w:r>
      <w:r w:rsidR="003B41FA" w:rsidRPr="003B41FA">
        <w:fldChar w:fldCharType="begin"/>
      </w:r>
      <w:r w:rsidR="003B41FA" w:rsidRPr="003B41FA">
        <w:instrText xml:space="preserve"> ADDIN EN.CITE &lt;EndNote&gt;&lt;Cite&gt;&lt;Author&gt;Siegler&lt;/Author&gt;&lt;Year&gt;2002&lt;/Year&gt;&lt;RecNum&gt;89&lt;/RecNum&gt;&lt;DisplayText&gt;[1]&lt;/DisplayText&gt;&lt;record&gt;&lt;rec-number&gt;89&lt;/rec-number&gt;&lt;foreign-keys&gt;&lt;key app="EN" db-id="99weapd53wrs29eteflxxdrh5w2tdzwx5wtf" timestamp="1507236990"&gt;89&lt;/key&gt;&lt;/foreign-keys&gt;&lt;ref-type name="Journal Article"&gt;17&lt;/ref-type&gt;&lt;contributors&gt;&lt;authors&gt;&lt;author&gt;Siegler, Sharon&lt;/author&gt;&lt;author&gt;Simboli, Brian&lt;/author&gt;&lt;/authors&gt;&lt;/contributors&gt;&lt;titles&gt;&lt;title&gt;EndNote at Lehigh&lt;/title&gt;&lt;secondary-title&gt;Issues in Science and Technology Librarianship&lt;/secondary-title&gt;&lt;/titles&gt;&lt;periodical&gt;&lt;full-title&gt;Issues in Science and Technology Librarianship&lt;/full-title&gt;&lt;/periodical&gt;&lt;pages&gt;149&lt;/pages&gt;&lt;volume&gt;34&lt;/volume&gt;&lt;dates&gt;&lt;year&gt;2002&lt;/year&gt;&lt;/dates&gt;&lt;urls&gt;&lt;/urls&gt;&lt;/record&gt;&lt;/Cite&gt;&lt;/EndNote&gt;</w:instrText>
      </w:r>
      <w:r w:rsidR="003B41FA" w:rsidRPr="003B41FA">
        <w:fldChar w:fldCharType="separate"/>
      </w:r>
      <w:r w:rsidR="003B41FA" w:rsidRPr="003B41FA">
        <w:t>[1]</w:t>
      </w:r>
      <w:r w:rsidR="003B41FA" w:rsidRPr="003B41FA">
        <w:fldChar w:fldCharType="end"/>
      </w:r>
      <w:r w:rsidR="005C6808" w:rsidRPr="003B41FA">
        <w:t xml:space="preserve">. </w:t>
      </w:r>
      <w:r w:rsidR="008D3B36" w:rsidRPr="003B41FA">
        <w:t xml:space="preserve">You may use a figure to illustrate basic structures, device designs, etc. </w:t>
      </w:r>
      <w:r w:rsidR="005C6808" w:rsidRPr="003B41FA">
        <w:t>(see</w:t>
      </w:r>
      <w:r w:rsidR="00DD5806" w:rsidRPr="0022550A">
        <w:t xml:space="preserve"> </w:t>
      </w:r>
      <w:r w:rsidR="005C6808" w:rsidRPr="0022550A">
        <w:t>Fig. 1).</w:t>
      </w:r>
      <w:r w:rsidRPr="0022550A">
        <w:t xml:space="preserve"> </w:t>
      </w:r>
    </w:p>
    <w:p w14:paraId="10E55DA6" w14:textId="77777777" w:rsidR="008D3B36" w:rsidRPr="0022550A" w:rsidRDefault="008D3B36" w:rsidP="003B41FA">
      <w:pPr>
        <w:pStyle w:val="Heading1"/>
      </w:pPr>
      <w:r w:rsidRPr="0022550A">
        <w:t>II. Technical Approach or Experimental Procedure</w:t>
      </w:r>
    </w:p>
    <w:p w14:paraId="4A4665EC" w14:textId="77777777" w:rsidR="008D3B36" w:rsidRPr="0022550A" w:rsidRDefault="008D3B36" w:rsidP="00823A80">
      <w:pPr>
        <w:jc w:val="both"/>
      </w:pPr>
      <w:r w:rsidRPr="0022550A">
        <w:t xml:space="preserve">Clearly describe your technical approach, scientific basis, </w:t>
      </w:r>
      <w:r>
        <w:t xml:space="preserve">experimental methods, </w:t>
      </w:r>
      <w:r w:rsidRPr="0022550A">
        <w:t xml:space="preserve">and tasks you undertook to solve the problem identified in the previous section. You may use a figure or a table to illustrate your experimental procedure, test setup, etc. </w:t>
      </w:r>
    </w:p>
    <w:p w14:paraId="09C0E68E" w14:textId="77777777" w:rsidR="008D3B36" w:rsidRPr="0022550A" w:rsidRDefault="008D3B36" w:rsidP="003B41FA">
      <w:pPr>
        <w:pStyle w:val="Heading1"/>
      </w:pPr>
      <w:r w:rsidRPr="0022550A">
        <w:t>III. Results and Discussion</w:t>
      </w:r>
    </w:p>
    <w:p w14:paraId="48598491" w14:textId="219195AA" w:rsidR="0022550A" w:rsidRPr="0022550A" w:rsidRDefault="008D3B36" w:rsidP="00823A80">
      <w:pPr>
        <w:jc w:val="both"/>
      </w:pPr>
      <w:r w:rsidRPr="0022550A">
        <w:t xml:space="preserve">It is </w:t>
      </w:r>
      <w:r w:rsidRPr="0022550A">
        <w:rPr>
          <w:lang w:eastAsia="ja-JP"/>
        </w:rPr>
        <w:t>important</w:t>
      </w:r>
      <w:r w:rsidRPr="0022550A">
        <w:t xml:space="preserve"> to present results you have already obtained in the abstract. Use 1 to 2 figures or tables to illustrate your findings. Do not in</w:t>
      </w:r>
      <w:r w:rsidR="00652C64">
        <w:t xml:space="preserve">clude expected results. Place </w:t>
      </w:r>
      <w:r w:rsidRPr="0022550A">
        <w:t xml:space="preserve">all your figures and tables </w:t>
      </w:r>
      <w:r>
        <w:t>after the text pages.</w:t>
      </w:r>
      <w:bookmarkStart w:id="1" w:name="OLE_LINK1"/>
    </w:p>
    <w:p w14:paraId="2D3F843F" w14:textId="77777777" w:rsidR="008D3B36" w:rsidRDefault="008D3B36" w:rsidP="003B41FA"/>
    <w:p w14:paraId="78C128FE" w14:textId="77777777" w:rsidR="008D3B36" w:rsidRPr="0022550A" w:rsidRDefault="008D3B36" w:rsidP="003B41FA"/>
    <w:bookmarkEnd w:id="1"/>
    <w:p w14:paraId="254E9CC0" w14:textId="77777777" w:rsidR="0022550A" w:rsidRPr="00823A80" w:rsidRDefault="008D3B36" w:rsidP="003B41FA">
      <w:pPr>
        <w:pBdr>
          <w:top w:val="single" w:sz="4" w:space="1" w:color="auto"/>
        </w:pBdr>
        <w:rPr>
          <w:b/>
          <w:sz w:val="28"/>
        </w:rPr>
      </w:pPr>
      <w:r w:rsidRPr="00823A80">
        <w:rPr>
          <w:b/>
          <w:sz w:val="28"/>
        </w:rPr>
        <w:t>Please note:</w:t>
      </w:r>
    </w:p>
    <w:p w14:paraId="53E02A9F" w14:textId="77777777" w:rsidR="008D3B36" w:rsidRPr="003B41FA" w:rsidRDefault="008D3B36" w:rsidP="003B41FA">
      <w:pPr>
        <w:rPr>
          <w:b/>
        </w:rPr>
      </w:pPr>
    </w:p>
    <w:p w14:paraId="59CFEA6E" w14:textId="6320588D" w:rsidR="00DD5806" w:rsidRPr="003B41FA" w:rsidRDefault="00652C64" w:rsidP="00823A80">
      <w:pPr>
        <w:pBdr>
          <w:bottom w:val="single" w:sz="4" w:space="1" w:color="auto"/>
        </w:pBdr>
        <w:jc w:val="both"/>
        <w:rPr>
          <w:b/>
        </w:rPr>
      </w:pPr>
      <w:r>
        <w:rPr>
          <w:b/>
        </w:rPr>
        <w:t>Your</w:t>
      </w:r>
      <w:r w:rsidR="008D3B36" w:rsidRPr="003B41FA">
        <w:rPr>
          <w:b/>
        </w:rPr>
        <w:t xml:space="preserve"> abstract should consist of minimum of two (2) pages of text and one (1) page of figures, tables, and references. You are welcome to use additional pages if </w:t>
      </w:r>
      <w:r w:rsidR="006F4BBB" w:rsidRPr="003B41FA">
        <w:rPr>
          <w:b/>
        </w:rPr>
        <w:t xml:space="preserve">you </w:t>
      </w:r>
      <w:r w:rsidR="008D3B36" w:rsidRPr="003B41FA">
        <w:rPr>
          <w:b/>
        </w:rPr>
        <w:t xml:space="preserve">wish. </w:t>
      </w:r>
    </w:p>
    <w:p w14:paraId="1861618B" w14:textId="77777777" w:rsidR="006F4BBB" w:rsidRDefault="006F4BBB" w:rsidP="003B41FA"/>
    <w:p w14:paraId="6AE7D454" w14:textId="77777777" w:rsidR="006F4BBB" w:rsidRDefault="006F4BBB" w:rsidP="003B41FA"/>
    <w:p w14:paraId="5AC99B9E" w14:textId="77777777" w:rsidR="006F4BBB" w:rsidRDefault="006F4BBB" w:rsidP="003B41FA"/>
    <w:p w14:paraId="0363D50B" w14:textId="77777777" w:rsidR="006F4BBB" w:rsidRDefault="006F4BBB" w:rsidP="003B41FA"/>
    <w:p w14:paraId="27F0B5E7" w14:textId="77777777" w:rsidR="006F4BBB" w:rsidRDefault="006F4BBB" w:rsidP="003B41FA"/>
    <w:p w14:paraId="587F2D84" w14:textId="77777777" w:rsidR="003B41FA" w:rsidRDefault="003B41FA" w:rsidP="003B41FA"/>
    <w:p w14:paraId="22020F8D" w14:textId="77777777" w:rsidR="003B41FA" w:rsidRDefault="003B41FA" w:rsidP="003B41FA"/>
    <w:p w14:paraId="441B4B98" w14:textId="77777777" w:rsidR="003B41FA" w:rsidRDefault="003B41FA" w:rsidP="003B41FA"/>
    <w:p w14:paraId="662FE8F9" w14:textId="77777777" w:rsidR="006F4BBB" w:rsidRPr="003B41FA" w:rsidRDefault="003B41FA" w:rsidP="003B41FA">
      <w:pPr>
        <w:pStyle w:val="Heading1"/>
      </w:pPr>
      <w:r>
        <w:lastRenderedPageBreak/>
        <w:t xml:space="preserve">IV. </w:t>
      </w:r>
      <w:r w:rsidR="00B12720" w:rsidRPr="003B41FA">
        <w:t>Figures</w:t>
      </w:r>
    </w:p>
    <w:p w14:paraId="570981BB" w14:textId="77777777" w:rsidR="006F4BBB" w:rsidRDefault="006F4BBB" w:rsidP="003B41FA"/>
    <w:tbl>
      <w:tblPr>
        <w:tblStyle w:val="TableGrid"/>
        <w:tblW w:w="946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88"/>
        <w:gridCol w:w="4680"/>
      </w:tblGrid>
      <w:tr w:rsidR="006F4BBB" w14:paraId="4372EF46" w14:textId="77777777" w:rsidTr="003B41FA">
        <w:tc>
          <w:tcPr>
            <w:tcW w:w="4788" w:type="dxa"/>
          </w:tcPr>
          <w:p w14:paraId="22C2C4A4" w14:textId="77777777" w:rsidR="006F4BBB" w:rsidRDefault="006F4BBB" w:rsidP="003B41FA">
            <w:r>
              <w:rPr>
                <w:noProof/>
              </w:rPr>
              <w:drawing>
                <wp:inline distT="0" distB="0" distL="0" distR="0" wp14:anchorId="78BEDA4D" wp14:editId="4CC9BE1F">
                  <wp:extent cx="2627589" cy="1567962"/>
                  <wp:effectExtent l="0" t="0" r="0" b="6985"/>
                  <wp:docPr id="13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27775" cy="15680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4FE9C06" w14:textId="77777777" w:rsidR="006F4BBB" w:rsidRDefault="006F4BBB" w:rsidP="003B41FA"/>
          <w:p w14:paraId="56B460DA" w14:textId="6B46AC49" w:rsidR="006F4BBB" w:rsidRPr="000E3546" w:rsidRDefault="006F4BBB" w:rsidP="006F4BBB">
            <w:pPr>
              <w:pStyle w:val="NoSpacing"/>
            </w:pPr>
            <w:r w:rsidRPr="000E3546">
              <w:t xml:space="preserve">Fig. </w:t>
            </w:r>
            <w:r w:rsidR="00477CDB">
              <w:fldChar w:fldCharType="begin"/>
            </w:r>
            <w:r w:rsidR="00477CDB">
              <w:instrText xml:space="preserve"> SEQ Fig. \* ARABIC </w:instrText>
            </w:r>
            <w:r w:rsidR="00477CDB">
              <w:fldChar w:fldCharType="separate"/>
            </w:r>
            <w:r w:rsidR="00FA3775">
              <w:rPr>
                <w:noProof/>
              </w:rPr>
              <w:t>1</w:t>
            </w:r>
            <w:r w:rsidR="00477CDB">
              <w:rPr>
                <w:noProof/>
              </w:rPr>
              <w:fldChar w:fldCharType="end"/>
            </w:r>
            <w:r>
              <w:t>:</w:t>
            </w:r>
            <w:r w:rsidRPr="000E3546">
              <w:t xml:space="preserve"> Briefly describe figure contents. </w:t>
            </w:r>
            <w:r w:rsidR="00652C64">
              <w:t>M</w:t>
            </w:r>
            <w:r w:rsidRPr="000E3546">
              <w:t>ake captions self-explanatory.</w:t>
            </w:r>
          </w:p>
          <w:p w14:paraId="60F480C2" w14:textId="77777777" w:rsidR="006F4BBB" w:rsidRDefault="006F4BBB" w:rsidP="003B41FA"/>
        </w:tc>
        <w:tc>
          <w:tcPr>
            <w:tcW w:w="4680" w:type="dxa"/>
          </w:tcPr>
          <w:p w14:paraId="1EFC6C18" w14:textId="77777777" w:rsidR="006F4BBB" w:rsidRDefault="006F4BBB" w:rsidP="006F4BBB">
            <w:pPr>
              <w:pStyle w:val="NoSpacing"/>
              <w:jc w:val="center"/>
            </w:pPr>
            <w:r>
              <w:rPr>
                <w:rFonts w:cs="Times New Roman"/>
                <w:noProof/>
              </w:rPr>
              <w:drawing>
                <wp:inline distT="0" distB="0" distL="0" distR="0" wp14:anchorId="728F98BB" wp14:editId="09E3263D">
                  <wp:extent cx="2057400" cy="1475674"/>
                  <wp:effectExtent l="0" t="0" r="0" b="0"/>
                  <wp:docPr id="10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57630" cy="147583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4CB917C" w14:textId="77777777" w:rsidR="006F4BBB" w:rsidRDefault="006F4BBB" w:rsidP="006F4BBB">
            <w:pPr>
              <w:pStyle w:val="NoSpacing"/>
            </w:pPr>
          </w:p>
          <w:p w14:paraId="209927CD" w14:textId="77777777" w:rsidR="006F4BBB" w:rsidRDefault="006F4BBB" w:rsidP="006F4BBB">
            <w:pPr>
              <w:pStyle w:val="NoSpacing"/>
            </w:pPr>
          </w:p>
          <w:p w14:paraId="2E98B093" w14:textId="77777777" w:rsidR="006F4BBB" w:rsidRDefault="006F4BBB" w:rsidP="006F4BBB">
            <w:pPr>
              <w:pStyle w:val="NoSpacing"/>
            </w:pPr>
            <w:r>
              <w:t xml:space="preserve">Fig. </w:t>
            </w:r>
            <w:r w:rsidR="00477CDB">
              <w:fldChar w:fldCharType="begin"/>
            </w:r>
            <w:r w:rsidR="00477CDB">
              <w:instrText xml:space="preserve"> SEQ Fig. \* ARABIC </w:instrText>
            </w:r>
            <w:r w:rsidR="00477CDB">
              <w:fldChar w:fldCharType="separate"/>
            </w:r>
            <w:r w:rsidR="00FA3775">
              <w:rPr>
                <w:noProof/>
              </w:rPr>
              <w:t>2</w:t>
            </w:r>
            <w:r w:rsidR="00477CDB">
              <w:rPr>
                <w:noProof/>
              </w:rPr>
              <w:fldChar w:fldCharType="end"/>
            </w:r>
            <w:r>
              <w:t>:</w:t>
            </w:r>
            <w:r w:rsidRPr="006F4BBB">
              <w:t xml:space="preserve"> </w:t>
            </w:r>
            <w:r>
              <w:t>When using photos, make sure the resolution is sufficient.</w:t>
            </w:r>
          </w:p>
          <w:p w14:paraId="32BACDB9" w14:textId="77777777" w:rsidR="006F4BBB" w:rsidRDefault="006F4BBB" w:rsidP="003B41FA"/>
        </w:tc>
      </w:tr>
      <w:tr w:rsidR="00B12720" w14:paraId="6E7A900A" w14:textId="77777777" w:rsidTr="003B41FA">
        <w:tc>
          <w:tcPr>
            <w:tcW w:w="9468" w:type="dxa"/>
            <w:gridSpan w:val="2"/>
          </w:tcPr>
          <w:p w14:paraId="2B522BB2" w14:textId="77777777" w:rsidR="00B12720" w:rsidRDefault="00B12720" w:rsidP="00B12720">
            <w:pPr>
              <w:pStyle w:val="NoSpacing"/>
              <w:keepNext/>
              <w:jc w:val="center"/>
            </w:pPr>
            <w:r>
              <w:rPr>
                <w:rFonts w:cs="Times New Roman"/>
                <w:b/>
                <w:bCs/>
                <w:noProof/>
                <w:sz w:val="28"/>
                <w:szCs w:val="28"/>
              </w:rPr>
              <w:drawing>
                <wp:inline distT="0" distB="0" distL="0" distR="0" wp14:anchorId="6A3E9FA4" wp14:editId="7F7F3A3B">
                  <wp:extent cx="3232638" cy="2793001"/>
                  <wp:effectExtent l="0" t="0" r="0" b="0"/>
                  <wp:docPr id="12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233519" cy="279376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A630849" w14:textId="77777777" w:rsidR="00B12720" w:rsidRDefault="00B12720" w:rsidP="003B41FA">
            <w:pPr>
              <w:pStyle w:val="NoSpacing"/>
              <w:jc w:val="center"/>
            </w:pPr>
            <w:r>
              <w:t xml:space="preserve">Fig. </w:t>
            </w:r>
            <w:r w:rsidR="00477CDB">
              <w:fldChar w:fldCharType="begin"/>
            </w:r>
            <w:r w:rsidR="00477CDB">
              <w:instrText xml:space="preserve"> SEQ Fig. \* ARABIC </w:instrText>
            </w:r>
            <w:r w:rsidR="00477CDB">
              <w:fldChar w:fldCharType="separate"/>
            </w:r>
            <w:r w:rsidR="00FA3775">
              <w:rPr>
                <w:noProof/>
              </w:rPr>
              <w:t>3</w:t>
            </w:r>
            <w:r w:rsidR="00477CDB">
              <w:rPr>
                <w:noProof/>
              </w:rPr>
              <w:fldChar w:fldCharType="end"/>
            </w:r>
            <w:r>
              <w:t>: You may include up to six figures. A minimum of two figures is recommended.</w:t>
            </w:r>
          </w:p>
          <w:p w14:paraId="144189FA" w14:textId="77777777" w:rsidR="00B12720" w:rsidRDefault="00B12720" w:rsidP="003B41FA">
            <w:pPr>
              <w:pStyle w:val="Caption"/>
            </w:pPr>
          </w:p>
          <w:p w14:paraId="3156EACD" w14:textId="77777777" w:rsidR="00B12720" w:rsidRDefault="00B12720" w:rsidP="006F4BBB">
            <w:pPr>
              <w:pStyle w:val="NoSpacing"/>
              <w:jc w:val="center"/>
              <w:rPr>
                <w:rFonts w:cs="Times New Roman"/>
                <w:noProof/>
              </w:rPr>
            </w:pPr>
          </w:p>
        </w:tc>
      </w:tr>
    </w:tbl>
    <w:p w14:paraId="6EF4BA1A" w14:textId="77777777" w:rsidR="006F4BBB" w:rsidRDefault="006F4BBB" w:rsidP="003B41FA"/>
    <w:p w14:paraId="3D947BFE" w14:textId="77777777" w:rsidR="003B41FA" w:rsidRDefault="003B41FA" w:rsidP="003B41FA"/>
    <w:p w14:paraId="0465A58E" w14:textId="77777777" w:rsidR="006F4BBB" w:rsidRPr="003B41FA" w:rsidRDefault="003B41FA" w:rsidP="003B41FA">
      <w:pPr>
        <w:pStyle w:val="Heading1"/>
      </w:pPr>
      <w:r w:rsidRPr="003B41FA">
        <w:t>V. References</w:t>
      </w:r>
    </w:p>
    <w:p w14:paraId="4A8CE9BD" w14:textId="77777777" w:rsidR="003B41FA" w:rsidRDefault="003B41FA" w:rsidP="003B41FA"/>
    <w:p w14:paraId="1AEFD77F" w14:textId="77777777" w:rsidR="003B41FA" w:rsidRPr="00CC4511" w:rsidRDefault="006F4BBB" w:rsidP="00652C64">
      <w:pPr>
        <w:pStyle w:val="EndNoteBibliography"/>
        <w:ind w:left="360" w:hanging="360"/>
        <w:rPr>
          <w:rFonts w:ascii="Times New Roman" w:hAnsi="Times New Roman"/>
          <w:noProof/>
        </w:rPr>
      </w:pPr>
      <w:r w:rsidRPr="00CC4511">
        <w:rPr>
          <w:rFonts w:ascii="Times New Roman" w:hAnsi="Times New Roman"/>
          <w:b/>
          <w:bCs/>
          <w:sz w:val="28"/>
          <w:szCs w:val="28"/>
        </w:rPr>
        <w:fldChar w:fldCharType="begin"/>
      </w:r>
      <w:r w:rsidRPr="00CC4511">
        <w:rPr>
          <w:rFonts w:ascii="Times New Roman" w:hAnsi="Times New Roman"/>
          <w:b/>
          <w:bCs/>
          <w:sz w:val="28"/>
          <w:szCs w:val="28"/>
        </w:rPr>
        <w:instrText xml:space="preserve"> ADDIN EN.REFLIST </w:instrText>
      </w:r>
      <w:r w:rsidRPr="00CC4511">
        <w:rPr>
          <w:rFonts w:ascii="Times New Roman" w:hAnsi="Times New Roman"/>
          <w:b/>
          <w:bCs/>
          <w:sz w:val="28"/>
          <w:szCs w:val="28"/>
        </w:rPr>
        <w:fldChar w:fldCharType="separate"/>
      </w:r>
      <w:r w:rsidR="003B41FA" w:rsidRPr="00CC4511">
        <w:rPr>
          <w:rFonts w:ascii="Times New Roman" w:hAnsi="Times New Roman"/>
          <w:noProof/>
        </w:rPr>
        <w:t>[1]</w:t>
      </w:r>
      <w:r w:rsidR="003B41FA" w:rsidRPr="00CC4511">
        <w:rPr>
          <w:rFonts w:ascii="Times New Roman" w:hAnsi="Times New Roman"/>
          <w:noProof/>
        </w:rPr>
        <w:tab/>
        <w:t xml:space="preserve">S. Siegler and B. Simboli, "EndNote at Lehigh," </w:t>
      </w:r>
      <w:r w:rsidR="003B41FA" w:rsidRPr="00CC4511">
        <w:rPr>
          <w:rFonts w:ascii="Times New Roman" w:hAnsi="Times New Roman"/>
          <w:i/>
          <w:noProof/>
        </w:rPr>
        <w:t xml:space="preserve">Issues in Science and Technology Librarianship, </w:t>
      </w:r>
      <w:r w:rsidR="003B41FA" w:rsidRPr="00CC4511">
        <w:rPr>
          <w:rFonts w:ascii="Times New Roman" w:hAnsi="Times New Roman"/>
          <w:noProof/>
        </w:rPr>
        <w:t>vol. 34, p. 149, 2002.</w:t>
      </w:r>
    </w:p>
    <w:p w14:paraId="7E2AE2D3" w14:textId="77777777" w:rsidR="005C6808" w:rsidRDefault="006F4BBB" w:rsidP="00652C64">
      <w:pPr>
        <w:ind w:left="360" w:hanging="360"/>
      </w:pPr>
      <w:r w:rsidRPr="00CC4511">
        <w:fldChar w:fldCharType="end"/>
      </w:r>
    </w:p>
    <w:p w14:paraId="4E4CA1A0" w14:textId="77777777" w:rsidR="006F4BBB" w:rsidRDefault="006F4BBB" w:rsidP="003B41FA"/>
    <w:p w14:paraId="6CE16365" w14:textId="77777777" w:rsidR="006F4BBB" w:rsidRDefault="006F4BBB" w:rsidP="003B41FA"/>
    <w:p w14:paraId="1DAF0597" w14:textId="77777777" w:rsidR="006F4BBB" w:rsidRDefault="006F4BBB" w:rsidP="003B41FA"/>
    <w:p w14:paraId="5E763AE9" w14:textId="77777777" w:rsidR="006F4BBB" w:rsidRDefault="006F4BBB" w:rsidP="003B41FA"/>
    <w:sectPr w:rsidR="006F4BBB">
      <w:footerReference w:type="even" r:id="rId11"/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197E3E7" w14:textId="77777777" w:rsidR="00477CDB" w:rsidRDefault="00477CDB" w:rsidP="003B41FA">
      <w:r>
        <w:separator/>
      </w:r>
    </w:p>
  </w:endnote>
  <w:endnote w:type="continuationSeparator" w:id="0">
    <w:p w14:paraId="153E0D6C" w14:textId="77777777" w:rsidR="00477CDB" w:rsidRDefault="00477CDB" w:rsidP="003B41F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4FCED2E" w14:textId="77777777" w:rsidR="0066317A" w:rsidRDefault="0066317A" w:rsidP="003B41FA">
    <w:pPr>
      <w:pStyle w:val="Foot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623B8C1" w14:textId="77777777" w:rsidR="0066317A" w:rsidRDefault="0066317A" w:rsidP="003B41FA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642E284" w14:textId="315DA293" w:rsidR="0066317A" w:rsidRPr="006F4BBB" w:rsidRDefault="0066317A" w:rsidP="003B41FA">
    <w:pPr>
      <w:pStyle w:val="Footer"/>
      <w:jc w:val="right"/>
      <w:rPr>
        <w:rStyle w:val="PageNumber"/>
      </w:rPr>
    </w:pPr>
  </w:p>
  <w:p w14:paraId="2EF8D605" w14:textId="77777777" w:rsidR="0066317A" w:rsidRDefault="0066317A" w:rsidP="003B41F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281975A" w14:textId="77777777" w:rsidR="00477CDB" w:rsidRDefault="00477CDB" w:rsidP="003B41FA">
      <w:r>
        <w:separator/>
      </w:r>
    </w:p>
  </w:footnote>
  <w:footnote w:type="continuationSeparator" w:id="0">
    <w:p w14:paraId="6988E840" w14:textId="77777777" w:rsidR="00477CDB" w:rsidRDefault="00477CDB" w:rsidP="003B41F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4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weapd53wrs29eteflxxdrh5w2tdzwx5wtf&quot;&gt;ARO-HiPEM_Proposal_EndNote Library&lt;record-ids&gt;&lt;item&gt;89&lt;/item&gt;&lt;/record-ids&gt;&lt;/item&gt;&lt;/Libraries&gt;"/>
  </w:docVars>
  <w:rsids>
    <w:rsidRoot w:val="005C6808"/>
    <w:rsid w:val="000844EE"/>
    <w:rsid w:val="000A2E5D"/>
    <w:rsid w:val="000C7197"/>
    <w:rsid w:val="000E3546"/>
    <w:rsid w:val="00200F5C"/>
    <w:rsid w:val="00212592"/>
    <w:rsid w:val="0022550A"/>
    <w:rsid w:val="00244A5F"/>
    <w:rsid w:val="003B41FA"/>
    <w:rsid w:val="003E50ED"/>
    <w:rsid w:val="00477CDB"/>
    <w:rsid w:val="004C6822"/>
    <w:rsid w:val="00557461"/>
    <w:rsid w:val="005668C7"/>
    <w:rsid w:val="005A3839"/>
    <w:rsid w:val="005C6808"/>
    <w:rsid w:val="005F559A"/>
    <w:rsid w:val="00652C64"/>
    <w:rsid w:val="0066317A"/>
    <w:rsid w:val="00676BAE"/>
    <w:rsid w:val="006F4BBB"/>
    <w:rsid w:val="007F47CD"/>
    <w:rsid w:val="00810A61"/>
    <w:rsid w:val="00823A80"/>
    <w:rsid w:val="008D3B36"/>
    <w:rsid w:val="0097262D"/>
    <w:rsid w:val="009C5362"/>
    <w:rsid w:val="00A11457"/>
    <w:rsid w:val="00B12720"/>
    <w:rsid w:val="00B94E6A"/>
    <w:rsid w:val="00CC4511"/>
    <w:rsid w:val="00D222EB"/>
    <w:rsid w:val="00DC5641"/>
    <w:rsid w:val="00DD5806"/>
    <w:rsid w:val="00FA3775"/>
    <w:rsid w:val="00FD2B03"/>
    <w:rsid w:val="00FF40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D3565E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B41F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qFormat/>
    <w:rsid w:val="003B41FA"/>
    <w:pPr>
      <w:spacing w:before="240" w:after="120"/>
      <w:outlineLvl w:val="0"/>
    </w:pPr>
    <w:rPr>
      <w:b/>
      <w:b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semiHidden/>
    <w:unhideWhenUsed/>
    <w:rsid w:val="00DC5641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DC5641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DC5641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44E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44EE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rsid w:val="003B41FA"/>
    <w:rPr>
      <w:rFonts w:ascii="Times New Roman" w:hAnsi="Times New Roman" w:cs="Times New Roman"/>
      <w:b/>
      <w:bCs/>
      <w:sz w:val="24"/>
      <w:szCs w:val="28"/>
    </w:rPr>
  </w:style>
  <w:style w:type="paragraph" w:styleId="Caption">
    <w:name w:val="caption"/>
    <w:basedOn w:val="Normal"/>
    <w:next w:val="Normal"/>
    <w:uiPriority w:val="35"/>
    <w:unhideWhenUsed/>
    <w:qFormat/>
    <w:rsid w:val="000E3546"/>
    <w:rPr>
      <w:b/>
      <w:bCs/>
      <w:color w:val="4F81BD" w:themeColor="accent1"/>
      <w:sz w:val="18"/>
      <w:szCs w:val="18"/>
    </w:rPr>
  </w:style>
  <w:style w:type="paragraph" w:styleId="NoSpacing">
    <w:name w:val="No Spacing"/>
    <w:aliases w:val="Figure Caption"/>
    <w:uiPriority w:val="1"/>
    <w:qFormat/>
    <w:rsid w:val="000E3546"/>
    <w:pPr>
      <w:spacing w:after="0" w:line="240" w:lineRule="auto"/>
      <w:ind w:left="630" w:hanging="630"/>
    </w:pPr>
    <w:rPr>
      <w:rFonts w:ascii="Times New Roman" w:hAnsi="Times New Roman"/>
    </w:rPr>
  </w:style>
  <w:style w:type="paragraph" w:styleId="Header">
    <w:name w:val="header"/>
    <w:basedOn w:val="Normal"/>
    <w:link w:val="HeaderChar"/>
    <w:uiPriority w:val="99"/>
    <w:unhideWhenUsed/>
    <w:rsid w:val="006F4BB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F4BBB"/>
  </w:style>
  <w:style w:type="paragraph" w:styleId="Footer">
    <w:name w:val="footer"/>
    <w:basedOn w:val="Normal"/>
    <w:link w:val="FooterChar"/>
    <w:uiPriority w:val="99"/>
    <w:unhideWhenUsed/>
    <w:rsid w:val="006F4BB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F4BBB"/>
  </w:style>
  <w:style w:type="character" w:styleId="PageNumber">
    <w:name w:val="page number"/>
    <w:basedOn w:val="DefaultParagraphFont"/>
    <w:uiPriority w:val="99"/>
    <w:semiHidden/>
    <w:unhideWhenUsed/>
    <w:rsid w:val="006F4BBB"/>
  </w:style>
  <w:style w:type="paragraph" w:customStyle="1" w:styleId="EndNoteBibliographyTitle">
    <w:name w:val="EndNote Bibliography Title"/>
    <w:basedOn w:val="Normal"/>
    <w:rsid w:val="006F4BBB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6F4BBB"/>
    <w:rPr>
      <w:rFonts w:ascii="Calibri" w:hAnsi="Calibri"/>
    </w:rPr>
  </w:style>
  <w:style w:type="table" w:styleId="TableGrid">
    <w:name w:val="Table Grid"/>
    <w:basedOn w:val="TableNormal"/>
    <w:uiPriority w:val="59"/>
    <w:rsid w:val="006F4B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3B41FA"/>
    <w:pPr>
      <w:jc w:val="center"/>
    </w:pPr>
    <w:rPr>
      <w:b/>
      <w:sz w:val="28"/>
    </w:rPr>
  </w:style>
  <w:style w:type="character" w:customStyle="1" w:styleId="TitleChar">
    <w:name w:val="Title Char"/>
    <w:basedOn w:val="DefaultParagraphFont"/>
    <w:link w:val="Title"/>
    <w:uiPriority w:val="10"/>
    <w:rsid w:val="003B41FA"/>
    <w:rPr>
      <w:rFonts w:ascii="Times New Roman" w:hAnsi="Times New Roman" w:cs="Times New Roman"/>
      <w:b/>
      <w:sz w:val="2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B41F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qFormat/>
    <w:rsid w:val="003B41FA"/>
    <w:pPr>
      <w:spacing w:before="240" w:after="120"/>
      <w:outlineLvl w:val="0"/>
    </w:pPr>
    <w:rPr>
      <w:b/>
      <w:b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semiHidden/>
    <w:unhideWhenUsed/>
    <w:rsid w:val="00DC5641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DC5641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DC5641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44E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44EE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rsid w:val="003B41FA"/>
    <w:rPr>
      <w:rFonts w:ascii="Times New Roman" w:hAnsi="Times New Roman" w:cs="Times New Roman"/>
      <w:b/>
      <w:bCs/>
      <w:sz w:val="24"/>
      <w:szCs w:val="28"/>
    </w:rPr>
  </w:style>
  <w:style w:type="paragraph" w:styleId="Caption">
    <w:name w:val="caption"/>
    <w:basedOn w:val="Normal"/>
    <w:next w:val="Normal"/>
    <w:uiPriority w:val="35"/>
    <w:unhideWhenUsed/>
    <w:qFormat/>
    <w:rsid w:val="000E3546"/>
    <w:rPr>
      <w:b/>
      <w:bCs/>
      <w:color w:val="4F81BD" w:themeColor="accent1"/>
      <w:sz w:val="18"/>
      <w:szCs w:val="18"/>
    </w:rPr>
  </w:style>
  <w:style w:type="paragraph" w:styleId="NoSpacing">
    <w:name w:val="No Spacing"/>
    <w:aliases w:val="Figure Caption"/>
    <w:uiPriority w:val="1"/>
    <w:qFormat/>
    <w:rsid w:val="000E3546"/>
    <w:pPr>
      <w:spacing w:after="0" w:line="240" w:lineRule="auto"/>
      <w:ind w:left="630" w:hanging="630"/>
    </w:pPr>
    <w:rPr>
      <w:rFonts w:ascii="Times New Roman" w:hAnsi="Times New Roman"/>
    </w:rPr>
  </w:style>
  <w:style w:type="paragraph" w:styleId="Header">
    <w:name w:val="header"/>
    <w:basedOn w:val="Normal"/>
    <w:link w:val="HeaderChar"/>
    <w:uiPriority w:val="99"/>
    <w:unhideWhenUsed/>
    <w:rsid w:val="006F4BB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F4BBB"/>
  </w:style>
  <w:style w:type="paragraph" w:styleId="Footer">
    <w:name w:val="footer"/>
    <w:basedOn w:val="Normal"/>
    <w:link w:val="FooterChar"/>
    <w:uiPriority w:val="99"/>
    <w:unhideWhenUsed/>
    <w:rsid w:val="006F4BB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F4BBB"/>
  </w:style>
  <w:style w:type="character" w:styleId="PageNumber">
    <w:name w:val="page number"/>
    <w:basedOn w:val="DefaultParagraphFont"/>
    <w:uiPriority w:val="99"/>
    <w:semiHidden/>
    <w:unhideWhenUsed/>
    <w:rsid w:val="006F4BBB"/>
  </w:style>
  <w:style w:type="paragraph" w:customStyle="1" w:styleId="EndNoteBibliographyTitle">
    <w:name w:val="EndNote Bibliography Title"/>
    <w:basedOn w:val="Normal"/>
    <w:rsid w:val="006F4BBB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6F4BBB"/>
    <w:rPr>
      <w:rFonts w:ascii="Calibri" w:hAnsi="Calibri"/>
    </w:rPr>
  </w:style>
  <w:style w:type="table" w:styleId="TableGrid">
    <w:name w:val="Table Grid"/>
    <w:basedOn w:val="TableNormal"/>
    <w:uiPriority w:val="59"/>
    <w:rsid w:val="006F4B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3B41FA"/>
    <w:pPr>
      <w:jc w:val="center"/>
    </w:pPr>
    <w:rPr>
      <w:b/>
      <w:sz w:val="28"/>
    </w:rPr>
  </w:style>
  <w:style w:type="character" w:customStyle="1" w:styleId="TitleChar">
    <w:name w:val="Title Char"/>
    <w:basedOn w:val="DefaultParagraphFont"/>
    <w:link w:val="Title"/>
    <w:uiPriority w:val="10"/>
    <w:rsid w:val="003B41FA"/>
    <w:rPr>
      <w:rFonts w:ascii="Times New Roman" w:hAnsi="Times New Roman" w:cs="Times New Roman"/>
      <w:b/>
      <w:sz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0488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54C41AF-1044-4F5B-A647-4347ED6B78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</TotalTime>
  <Pages>2</Pages>
  <Words>488</Words>
  <Characters>2786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Q Lu</dc:creator>
  <cp:lastModifiedBy>Tom</cp:lastModifiedBy>
  <cp:revision>8</cp:revision>
  <cp:lastPrinted>2019-11-06T19:58:00Z</cp:lastPrinted>
  <dcterms:created xsi:type="dcterms:W3CDTF">2017-10-05T20:21:00Z</dcterms:created>
  <dcterms:modified xsi:type="dcterms:W3CDTF">2019-11-06T19:58:00Z</dcterms:modified>
</cp:coreProperties>
</file>